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30B69552" w:rsidR="006A1824" w:rsidRDefault="00A91D2B" w:rsidP="004720FD">
      <w:pPr>
        <w:spacing w:after="0" w:line="240" w:lineRule="auto"/>
        <w:jc w:val="center"/>
        <w:rPr>
          <w:b/>
        </w:rPr>
      </w:pPr>
      <w:r w:rsidRPr="00480E6C">
        <w:rPr>
          <w:b/>
        </w:rPr>
        <w:t xml:space="preserve">Word count: </w:t>
      </w:r>
      <w:r w:rsidR="003A4EDC">
        <w:rPr>
          <w:b/>
        </w:rPr>
        <w:t>2530</w:t>
      </w:r>
      <w:bookmarkStart w:id="0" w:name="_GoBack"/>
      <w:bookmarkEnd w:id="0"/>
      <w:r w:rsidR="00036340" w:rsidRPr="00A1015D">
        <w:rPr>
          <w:b/>
        </w:rPr>
        <w:t xml:space="preserve">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45FD64B4"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2757DB">
          <w:rPr>
            <w:noProof/>
          </w:rPr>
          <w:t>1</w:t>
        </w:r>
      </w:hyperlink>
      <w:r w:rsidR="00A65AE8">
        <w:rPr>
          <w:noProof/>
        </w:rPr>
        <w:t>,</w:t>
      </w:r>
      <w:hyperlink w:anchor="_ENREF_1_2" w:tooltip="Henkelman, 1993 #2832" w:history="1">
        <w:r w:rsidR="002757DB">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711B1710"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2757DB">
          <w:rPr>
            <w:noProof/>
          </w:rPr>
          <w:t>3</w:t>
        </w:r>
      </w:hyperlink>
      <w:r w:rsidR="00A65AE8">
        <w:rPr>
          <w:noProof/>
        </w:rPr>
        <w:t>,</w:t>
      </w:r>
      <w:hyperlink w:anchor="_ENREF_1_4" w:tooltip="Schmierer, 2008 #3675" w:history="1">
        <w:r w:rsidR="002757DB">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2757DB">
          <w:rPr>
            <w:noProof/>
          </w:rPr>
          <w:t>5</w:t>
        </w:r>
      </w:hyperlink>
      <w:r w:rsidR="00A65AE8">
        <w:rPr>
          <w:noProof/>
        </w:rPr>
        <w:t>,</w:t>
      </w:r>
      <w:hyperlink w:anchor="_ENREF_1_6" w:tooltip="Yarnykh, 2012 #3770" w:history="1">
        <w:r w:rsidR="002757DB">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56B96FFC"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2757DB">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2757DB">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88790D"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1137518E"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2757DB">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88790D"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559EFA92"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2757DB">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630D18AC"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2757DB">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54787DC"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2757DB">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34856D3A"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2757DB">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3297B420"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2757DB">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2F3B4BA7"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2757DB">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lastRenderedPageBreak/>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 xml:space="preserve">as well as a no-MT signal </w:t>
      </w:r>
      <w:r>
        <w:lastRenderedPageBreak/>
        <w:t>(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49995A15"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2757DB">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2757DB">
        <w:rPr>
          <w:noProof/>
        </w:rPr>
        <w:t>(</w:t>
      </w:r>
      <w:hyperlink w:anchor="_ENREF_1_8" w:tooltip="Boudreau, 2017 #8255" w:history="1">
        <w:r w:rsidR="002757DB">
          <w:rPr>
            <w:noProof/>
          </w:rPr>
          <w:t>8</w:t>
        </w:r>
      </w:hyperlink>
      <w:r w:rsidR="002757DB">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2757DB">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2757DB">
        <w:rPr>
          <w:noProof/>
        </w:rPr>
        <w:t>(</w:t>
      </w:r>
      <w:hyperlink w:anchor="_ENREF_1_12" w:tooltip="Cabana, 2016 #8231" w:history="1">
        <w:r w:rsidR="002757DB">
          <w:rPr>
            <w:noProof/>
          </w:rPr>
          <w:t>12</w:t>
        </w:r>
      </w:hyperlink>
      <w:r w:rsidR="002757DB">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w:t>
      </w:r>
      <w:r w:rsidR="00B85D07">
        <w:lastRenderedPageBreak/>
        <w:t>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w:t>
      </w:r>
      <w:r w:rsidR="00837B7B">
        <w:t xml:space="preserve">off-resonance frequencies </w:t>
      </w:r>
      <w:r w:rsidR="00837B7B">
        <w:t>for high FA</w:t>
      </w:r>
      <w:r w:rsidR="00837B7B">
        <w:rPr>
          <w:vertAlign w:val="subscript"/>
        </w:rPr>
        <w:t>MT</w:t>
      </w:r>
      <w:r w:rsidR="00837B7B">
        <w:t xml:space="preserve"> (&gt;500°) relative to the low values (~150-300</w:t>
      </w:r>
      <w:r w:rsidR="00837B7B">
        <w:t>°</w:t>
      </w:r>
      <w:r w:rsidR="00837B7B">
        <w:t>), whereas the peak sensitivity for k</w:t>
      </w:r>
      <w:r w:rsidR="00837B7B">
        <w:rPr>
          <w:vertAlign w:val="subscript"/>
        </w:rPr>
        <w:t>f</w:t>
      </w:r>
      <w:r w:rsidR="00837B7B">
        <w:t xml:space="preserve"> </w:t>
      </w:r>
      <w:r w:rsidR="00DF21B1">
        <w:t xml:space="preserve">remained constant near </w:t>
      </w:r>
      <w:r w:rsidR="003F72EB">
        <w:t>Δ</w:t>
      </w:r>
      <w:r w:rsidR="003F72EB">
        <w:t xml:space="preserve">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w:t>
      </w:r>
      <w:r w:rsidR="003F72EB">
        <w:t>near Δ = 1-2 kHz</w:t>
      </w:r>
      <w:r w:rsidR="003F72EB">
        <w:t>, which may explain why k</w:t>
      </w:r>
      <w:r w:rsidR="003F72EB">
        <w:rPr>
          <w:vertAlign w:val="subscript"/>
        </w:rPr>
        <w:t>f</w:t>
      </w:r>
      <w:r w:rsidR="003F72EB">
        <w:t xml:space="preserve"> has the largest errors out of all other fitting parameters due to </w:t>
      </w:r>
      <w:r w:rsidR="003F72EB">
        <w:t>Δ</w:t>
      </w:r>
      <w:r w:rsidR="003F72EB">
        <w:t>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w:t>
      </w:r>
      <w:r w:rsidR="003564EA">
        <w:lastRenderedPageBreak/>
        <w:t xml:space="preserve">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r w:rsidR="003564EA">
        <w:t>°</w:t>
      </w:r>
      <w:r w:rsidR="003564EA">
        <w:t>).</w:t>
      </w:r>
    </w:p>
    <w:p w14:paraId="6649D380" w14:textId="6AE68429" w:rsidR="003564EA" w:rsidRPr="0052394B" w:rsidRDefault="007D3C54" w:rsidP="00EC2EE5">
      <w:r>
        <w:t xml:space="preserve">The </w:t>
      </w:r>
      <w:r w:rsidR="0010567B">
        <w:t xml:space="preserve">variance-efficiency and </w:t>
      </w:r>
      <w:r w:rsidR="0010567B">
        <w:t>Δ</w:t>
      </w:r>
      <w:r w:rsidR="0010567B">
        <w:t xml:space="preserve">F values (for </w:t>
      </w:r>
      <w:r w:rsidR="0010567B">
        <w:t>Δ</w:t>
      </w:r>
      <w:r w:rsidR="0010567B">
        <w:t>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w:t>
      </w:r>
      <w:r w:rsidR="0010567B">
        <w:t>λ</w:t>
      </w:r>
      <w:r w:rsidR="0010567B">
        <w:t xml:space="preserve">=0 case (i.e. unregularized parameter-normalized CRLB, Eq. 5), as well as for the </w:t>
      </w:r>
      <w:r w:rsidR="0010567B">
        <w:t>λ</w:t>
      </w:r>
      <w:r w:rsidR="0010567B">
        <w:t xml:space="preserve"> </w:t>
      </w:r>
      <w:r w:rsidR="0010567B">
        <w:t>=</w:t>
      </w:r>
      <w:r w:rsidR="0010567B">
        <w:t xml:space="preserve"> </w:t>
      </w:r>
      <w:r w:rsidR="0010567B">
        <w:t>0</w:t>
      </w:r>
      <w:r w:rsidR="0010567B">
        <w:t>.01 case.</w:t>
      </w:r>
      <w:r w:rsidR="00896717">
        <w:t xml:space="preserve"> The magnitude of </w:t>
      </w:r>
      <w:r w:rsidR="00896717">
        <w:t>ΔF</w:t>
      </w:r>
      <w:r w:rsidR="00896717">
        <w:t xml:space="preserve">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w:t>
      </w:r>
      <w:r w:rsidR="006E2EA1">
        <w:t xml:space="preserve">λ = </w:t>
      </w:r>
      <w:r w:rsidR="006E2EA1">
        <w:t xml:space="preserve">0.1) </w:t>
      </w:r>
      <w:r w:rsidR="006E2EA1">
        <w:tab/>
        <w:t xml:space="preserve">substantially reduces </w:t>
      </w:r>
      <w:r w:rsidR="006E2EA1">
        <w:t>ΔF</w:t>
      </w:r>
      <w:r w:rsidR="006E2EA1">
        <w:t xml:space="preserve"> values for # acq. points &gt; 25 by up to a factor of two while keeping the variance-efficiency relatively unaffected, however </w:t>
      </w:r>
      <w:r w:rsidR="006E2EA1">
        <w:t>ΔF</w:t>
      </w:r>
      <w:r w:rsidR="006E2EA1">
        <w:t xml:space="preserve"> reconverges to ~</w:t>
      </w:r>
      <w:r w:rsidR="0012461C">
        <w:t>-</w:t>
      </w:r>
      <w:r w:rsidR="006E2EA1">
        <w:t xml:space="preserve">0.5% abruptly when the </w:t>
      </w:r>
      <w:r w:rsidR="006E2EA1">
        <w:t># acq. points</w:t>
      </w:r>
      <w:r w:rsidR="006E2EA1">
        <w:t xml:space="preserve"> are lower than 25.</w:t>
      </w:r>
      <w:r w:rsidR="00CB2233">
        <w:t xml:space="preserve"> A regularization parameter of 0.5 was the lowest value tested which succeeded in </w:t>
      </w:r>
      <w:r w:rsidR="00CB2233">
        <w:t>ΔF</w:t>
      </w:r>
      <w:r w:rsidR="00CB2233">
        <w:t xml:space="preserve"> converging to values near 0 for a low </w:t>
      </w:r>
      <w:r w:rsidR="00D47E9B">
        <w:t>N</w:t>
      </w:r>
      <w:r w:rsidR="00CB2233">
        <w:t xml:space="preserve">; for </w:t>
      </w:r>
      <w:r w:rsidR="00D47E9B">
        <w:t xml:space="preserve">N = </w:t>
      </w:r>
      <w:r w:rsidR="00CB2233">
        <w:t xml:space="preserve">10, </w:t>
      </w:r>
      <w:r w:rsidR="00CB2233">
        <w:t xml:space="preserve">λ = </w:t>
      </w:r>
      <w:r w:rsidR="00CB2233">
        <w:t>0.5 resulted in</w:t>
      </w:r>
      <w:r w:rsidR="00C95193">
        <w:t xml:space="preserve"> </w:t>
      </w:r>
      <w:r w:rsidR="00C95193">
        <w:t>ΔF</w:t>
      </w:r>
      <w:r w:rsidR="00C95193">
        <w:t xml:space="preserve"> = -0.04% </w:t>
      </w:r>
      <w:r w:rsidR="00CB2233">
        <w:t>compared</w:t>
      </w:r>
      <w:r w:rsidR="00C95193">
        <w:t xml:space="preserve"> to -</w:t>
      </w:r>
      <w:r w:rsidR="00C95193">
        <w:t>0.53 %</w:t>
      </w:r>
      <w:r w:rsidR="00C95193">
        <w:t xml:space="preserve">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w:t>
      </w:r>
      <w:r w:rsidR="00D47E9B">
        <w:t>λ = 0.5</w:t>
      </w:r>
      <w:r w:rsidR="00D47E9B">
        <w:t xml:space="preserve">; for N=10, the variance-efficiency reduced by 7% for </w:t>
      </w:r>
      <w:r w:rsidR="00D47E9B">
        <w:t>λ = 0.5</w:t>
      </w:r>
      <w:r w:rsidR="00D47E9B">
        <w:t xml:space="preserve"> relative to </w:t>
      </w:r>
      <w:r w:rsidR="00D47E9B">
        <w:t xml:space="preserve">λ = </w:t>
      </w:r>
      <w:r w:rsidR="00D47E9B">
        <w:t xml:space="preserve">0. For higher </w:t>
      </w:r>
      <w:r w:rsidR="00D47E9B">
        <w:t>λ</w:t>
      </w:r>
      <w:r w:rsidR="00D47E9B">
        <w:t xml:space="preserve"> values, the regularization term in Eq. 5 dominates early in the iterative optimization at the cost of lower variance-efficiency, which never recovers to its unregularized values. For intermediately-high </w:t>
      </w:r>
      <w:r w:rsidR="00D47E9B">
        <w:t>λ</w:t>
      </w:r>
      <w:r w:rsidR="00D47E9B">
        <w:t xml:space="preserve"> values (</w:t>
      </w:r>
      <w:r w:rsidR="00D47E9B">
        <w:t>λ</w:t>
      </w:r>
      <w:r w:rsidR="00D47E9B">
        <w:t xml:space="preserve">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w:t>
      </w:r>
      <w:r w:rsidR="0052394B">
        <w:t>λ</w:t>
      </w:r>
      <w:r w:rsidR="0052394B">
        <w:t xml:space="preserve"> value 0.5 appears to show the best compromise between </w:t>
      </w:r>
      <w:r w:rsidR="0052394B">
        <w:t>ΔF</w:t>
      </w:r>
      <w:r w:rsidR="0052394B">
        <w:t xml:space="preserve">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lastRenderedPageBreak/>
        <w:t xml:space="preserve">The 10-point optimized protocols for </w:t>
      </w:r>
      <w:r>
        <w:t>λ = 0</w:t>
      </w:r>
      <w:r>
        <w:t xml:space="preserve"> (CRLB) and </w:t>
      </w:r>
      <w:r>
        <w:t>λ = 0</w:t>
      </w:r>
      <w:r>
        <w:t>.5 (CRLB</w:t>
      </w:r>
      <w:r w:rsidRPr="0052394B">
        <w:rPr>
          <w:vertAlign w:val="subscript"/>
        </w:rPr>
        <w:t>λ</w:t>
      </w:r>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w:t>
      </w:r>
      <w:r>
        <w:t>λ = 0.5</w:t>
      </w:r>
      <w:r>
        <w:t>)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w:instrText>
      </w:r>
      <w:r w:rsidR="00215619">
        <w:instrText>REF</w:instrText>
      </w:r>
      <w:r>
        <w:instrText xml:space="preserve">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w:instrText>
      </w:r>
      <w:r w:rsidR="00215619">
        <w:instrText>REF</w:instrText>
      </w:r>
      <w:r>
        <w:instrText xml:space="preserve">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lastRenderedPageBreak/>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2A83FA83"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5" w:tooltip="Underhill, 2011 #3772" w:history="1">
        <w:r w:rsidR="002757DB">
          <w:rPr>
            <w:noProof/>
          </w:rPr>
          <w:t>5</w:t>
        </w:r>
      </w:hyperlink>
      <w:r>
        <w:rPr>
          <w:noProof/>
        </w:rPr>
        <w:t>,</w:t>
      </w:r>
      <w:hyperlink w:anchor="_ENREF_1_6" w:tooltip="Yarnykh, 2012 #3770" w:history="1">
        <w:r w:rsidR="002757DB">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55456667" w:rsidR="009325C0" w:rsidRDefault="004B491E" w:rsidP="005055DA">
      <w:pPr>
        <w:pStyle w:val="Pardeliste"/>
        <w:numPr>
          <w:ilvl w:val="2"/>
          <w:numId w:val="19"/>
        </w:numPr>
      </w:pPr>
      <w:r>
        <w:t>Cite recent work by Lankford et al</w:t>
      </w:r>
      <w:r w:rsidR="00BE252B">
        <w:t xml:space="preserve"> </w:t>
      </w:r>
      <w:r w:rsidR="00BE252B">
        <w:fldChar w:fldCharType="begin"/>
      </w:r>
      <w:r w:rsidR="00BE252B">
        <w:instrText xml:space="preserve"> </w:instrText>
      </w:r>
      <w:r w:rsidR="00215619">
        <w:instrText>ADDIN</w:instrText>
      </w:r>
      <w:r w:rsidR="00BE252B">
        <w:instrText xml:space="preserve"> EN.CITE &lt;EndNote&gt;&lt;Cite&gt;&lt;Author&gt;Lankford&lt;/Author&gt;&lt;Year&gt;2017&lt;/Year&gt;&lt;RecNum&gt;8256&lt;/RecNum&gt;&lt;DisplayText&gt;(1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BE252B">
        <w:fldChar w:fldCharType="separate"/>
      </w:r>
      <w:r w:rsidR="00BE252B">
        <w:rPr>
          <w:noProof/>
        </w:rPr>
        <w:t>(</w:t>
      </w:r>
      <w:hyperlink w:anchor="_ENREF_1_13" w:tooltip="Lankford, 2017 #8256" w:history="1">
        <w:r w:rsidR="002757DB">
          <w:rPr>
            <w:noProof/>
          </w:rPr>
          <w:t>13</w:t>
        </w:r>
      </w:hyperlink>
      <w:r w:rsidR="00BE252B">
        <w:rPr>
          <w:noProof/>
        </w:rPr>
        <w:t>)</w:t>
      </w:r>
      <w:r w:rsidR="00BE252B">
        <w:fldChar w:fldCharType="end"/>
      </w:r>
      <w:r w:rsidR="009325C0">
        <w:t xml:space="preserve"> et al, which demonstrates a formal derivation of the CRLB</w:t>
      </w:r>
      <w:r w:rsidR="00BE252B">
        <w:t>/error propagation</w:t>
      </w:r>
      <w:r w:rsidR="009325C0">
        <w:t xml:space="preserve">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w:t>
      </w:r>
      <w:r w:rsidR="009325C0">
        <w:lastRenderedPageBreak/>
        <w:t>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3D238A73"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w:instrText>
      </w:r>
      <w:r w:rsidR="00215619">
        <w:instrText>ADDIN</w:instrText>
      </w:r>
      <w:r w:rsidR="00AB7C41">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2757DB">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770AB4C7" w14:textId="77777777" w:rsidR="002757DB" w:rsidRPr="002757DB" w:rsidRDefault="00A97D0F" w:rsidP="002757DB">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2757DB" w:rsidRPr="002757DB">
        <w:rPr>
          <w:noProof/>
        </w:rPr>
        <w:t>1.</w:t>
      </w:r>
      <w:r w:rsidR="002757DB" w:rsidRPr="002757DB">
        <w:rPr>
          <w:noProof/>
        </w:rPr>
        <w:tab/>
        <w:t>Wolff SD, Balaban RS. Magnetization transfer contrast (MTC) and tissue water proton relaxation in vivo. Magn Reson Med 1989;10(1):135-144.</w:t>
      </w:r>
      <w:bookmarkEnd w:id="1"/>
    </w:p>
    <w:p w14:paraId="3DB67982" w14:textId="77777777" w:rsidR="002757DB" w:rsidRPr="002757DB" w:rsidRDefault="002757DB" w:rsidP="002757DB">
      <w:pPr>
        <w:pStyle w:val="EndNoteBibliography"/>
        <w:spacing w:after="0"/>
        <w:ind w:left="720" w:hanging="720"/>
        <w:rPr>
          <w:noProof/>
        </w:rPr>
      </w:pPr>
      <w:bookmarkStart w:id="2" w:name="_ENREF_1_2"/>
      <w:r w:rsidRPr="002757DB">
        <w:rPr>
          <w:noProof/>
        </w:rPr>
        <w:t>2.</w:t>
      </w:r>
      <w:r w:rsidRPr="002757DB">
        <w:rPr>
          <w:noProof/>
        </w:rPr>
        <w:tab/>
        <w:t>Henkelman RM, Huang X, Xiang QS, Stanisz GJ, Swanson SD, Bronskill MJ. Quantitative interpretation of magnetization transfer. Magn Reson Med 1993;29(6):759-766.</w:t>
      </w:r>
      <w:bookmarkEnd w:id="2"/>
    </w:p>
    <w:p w14:paraId="46397B07" w14:textId="77777777" w:rsidR="002757DB" w:rsidRPr="002757DB" w:rsidRDefault="002757DB" w:rsidP="002757DB">
      <w:pPr>
        <w:pStyle w:val="EndNoteBibliography"/>
        <w:spacing w:after="0"/>
        <w:ind w:left="720" w:hanging="720"/>
        <w:rPr>
          <w:noProof/>
        </w:rPr>
      </w:pPr>
      <w:bookmarkStart w:id="3" w:name="_ENREF_1_3"/>
      <w:r w:rsidRPr="002757DB">
        <w:rPr>
          <w:noProof/>
        </w:rPr>
        <w:t>3.</w:t>
      </w:r>
      <w:r w:rsidRPr="002757DB">
        <w:rPr>
          <w:noProof/>
        </w:rPr>
        <w:tab/>
        <w:t>Schmierer K, Tozer DJ, Scaravilli F, Altmann DR, Barker GJ, Tofts PS, Miller DH. Quantitative magnetization transfer imaging in postmortem multiple sclerosis brain. J Magn Reson Imaging 2007;26(1):41-51.</w:t>
      </w:r>
      <w:bookmarkEnd w:id="3"/>
    </w:p>
    <w:p w14:paraId="2285E3FC" w14:textId="77777777" w:rsidR="002757DB" w:rsidRPr="002757DB" w:rsidRDefault="002757DB" w:rsidP="002757DB">
      <w:pPr>
        <w:pStyle w:val="EndNoteBibliography"/>
        <w:spacing w:after="0"/>
        <w:ind w:left="720" w:hanging="720"/>
        <w:rPr>
          <w:noProof/>
        </w:rPr>
      </w:pPr>
      <w:bookmarkStart w:id="4" w:name="_ENREF_1_4"/>
      <w:r w:rsidRPr="002757DB">
        <w:rPr>
          <w:noProof/>
        </w:rPr>
        <w:t>4.</w:t>
      </w:r>
      <w:r w:rsidRPr="002757D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4BEB4088" w14:textId="77777777" w:rsidR="002757DB" w:rsidRPr="002757DB" w:rsidRDefault="002757DB" w:rsidP="002757DB">
      <w:pPr>
        <w:pStyle w:val="EndNoteBibliography"/>
        <w:spacing w:after="0"/>
        <w:ind w:left="720" w:hanging="720"/>
        <w:rPr>
          <w:noProof/>
        </w:rPr>
      </w:pPr>
      <w:bookmarkStart w:id="5" w:name="_ENREF_1_5"/>
      <w:r w:rsidRPr="002757DB">
        <w:rPr>
          <w:noProof/>
        </w:rPr>
        <w:t>5.</w:t>
      </w:r>
      <w:r w:rsidRPr="002757DB">
        <w:rPr>
          <w:noProof/>
        </w:rPr>
        <w:tab/>
        <w:t>Underhill HR, Rostomily RC, Mikheev AM, Yuan C, Yarnykh VL. Fast bound pool fraction imaging of the in vivo rat brain: association with myelin content and validation in the C6 glioma model. NeuroImage 2011;54(3):2052-2065.</w:t>
      </w:r>
      <w:bookmarkEnd w:id="5"/>
    </w:p>
    <w:p w14:paraId="5388B29A" w14:textId="77777777" w:rsidR="002757DB" w:rsidRPr="002757DB" w:rsidRDefault="002757DB" w:rsidP="002757DB">
      <w:pPr>
        <w:pStyle w:val="EndNoteBibliography"/>
        <w:spacing w:after="0"/>
        <w:ind w:left="720" w:hanging="720"/>
        <w:rPr>
          <w:noProof/>
        </w:rPr>
      </w:pPr>
      <w:bookmarkStart w:id="6" w:name="_ENREF_1_6"/>
      <w:r w:rsidRPr="002757DB">
        <w:rPr>
          <w:noProof/>
        </w:rPr>
        <w:t>6.</w:t>
      </w:r>
      <w:r w:rsidRPr="002757DB">
        <w:rPr>
          <w:noProof/>
        </w:rPr>
        <w:tab/>
        <w:t>Yarnykh VL. Fast macromolecular proton fraction mapping from a single off-resonance magnetization transfer measurement. Magn Reson Med 2012;68(1):166-178.</w:t>
      </w:r>
      <w:bookmarkEnd w:id="6"/>
    </w:p>
    <w:p w14:paraId="1DFB367C" w14:textId="77777777" w:rsidR="002757DB" w:rsidRPr="002757DB" w:rsidRDefault="002757DB" w:rsidP="002757DB">
      <w:pPr>
        <w:pStyle w:val="EndNoteBibliography"/>
        <w:spacing w:after="0"/>
        <w:ind w:left="720" w:hanging="720"/>
        <w:rPr>
          <w:noProof/>
        </w:rPr>
      </w:pPr>
      <w:bookmarkStart w:id="7" w:name="_ENREF_1_7"/>
      <w:r w:rsidRPr="002757DB">
        <w:rPr>
          <w:noProof/>
        </w:rPr>
        <w:t>7.</w:t>
      </w:r>
      <w:r w:rsidRPr="002757DB">
        <w:rPr>
          <w:noProof/>
        </w:rPr>
        <w:tab/>
        <w:t>Cruz JB. System sensitivity analysis: Dowden, Hutchinson &amp; Ross; 1973.</w:t>
      </w:r>
      <w:bookmarkEnd w:id="7"/>
    </w:p>
    <w:p w14:paraId="26441150" w14:textId="77777777" w:rsidR="002757DB" w:rsidRPr="002757DB" w:rsidRDefault="002757DB" w:rsidP="002757DB">
      <w:pPr>
        <w:pStyle w:val="EndNoteBibliography"/>
        <w:spacing w:after="0"/>
        <w:ind w:left="720" w:hanging="720"/>
        <w:rPr>
          <w:noProof/>
        </w:rPr>
      </w:pPr>
      <w:bookmarkStart w:id="8" w:name="_ENREF_1_8"/>
      <w:r w:rsidRPr="00A371AE">
        <w:rPr>
          <w:noProof/>
          <w:lang w:val="fr-FR"/>
        </w:rPr>
        <w:t>8.</w:t>
      </w:r>
      <w:r w:rsidRPr="00A371AE">
        <w:rPr>
          <w:noProof/>
          <w:lang w:val="fr-FR"/>
        </w:rPr>
        <w:tab/>
        <w:t xml:space="preserve">Boudreau M, Stikov N, Pike GB. </w:t>
      </w:r>
      <w:r w:rsidRPr="002757DB">
        <w:rPr>
          <w:noProof/>
        </w:rPr>
        <w:t>B1 -sensitivity analysis of quantitative magnetization transfer imaging. Magn Reson Med 2017.</w:t>
      </w:r>
      <w:bookmarkEnd w:id="8"/>
    </w:p>
    <w:p w14:paraId="16F66F49" w14:textId="77777777" w:rsidR="002757DB" w:rsidRPr="002757DB" w:rsidRDefault="002757DB" w:rsidP="002757DB">
      <w:pPr>
        <w:pStyle w:val="EndNoteBibliography"/>
        <w:spacing w:after="0"/>
        <w:ind w:left="720" w:hanging="720"/>
        <w:rPr>
          <w:noProof/>
        </w:rPr>
      </w:pPr>
      <w:bookmarkStart w:id="9" w:name="_ENREF_1_9"/>
      <w:r w:rsidRPr="002757DB">
        <w:rPr>
          <w:noProof/>
        </w:rPr>
        <w:t>9.</w:t>
      </w:r>
      <w:r w:rsidRPr="002757DB">
        <w:rPr>
          <w:noProof/>
        </w:rPr>
        <w:tab/>
        <w:t>Sled JG, Pike GB. Quantitative interpretation of magnetization transfer in spoiled gradient echo MRI sequences. Journal of Magnetic Resonance 2000;145(1):24-36.</w:t>
      </w:r>
      <w:bookmarkEnd w:id="9"/>
    </w:p>
    <w:p w14:paraId="4011C7CA" w14:textId="77777777" w:rsidR="002757DB" w:rsidRPr="002757DB" w:rsidRDefault="002757DB" w:rsidP="002757DB">
      <w:pPr>
        <w:pStyle w:val="EndNoteBibliography"/>
        <w:spacing w:after="0"/>
        <w:ind w:left="720" w:hanging="720"/>
        <w:rPr>
          <w:noProof/>
        </w:rPr>
      </w:pPr>
      <w:bookmarkStart w:id="10" w:name="_ENREF_1_10"/>
      <w:r w:rsidRPr="002757DB">
        <w:rPr>
          <w:noProof/>
        </w:rPr>
        <w:lastRenderedPageBreak/>
        <w:t>10.</w:t>
      </w:r>
      <w:r w:rsidRPr="002757DB">
        <w:rPr>
          <w:noProof/>
        </w:rPr>
        <w:tab/>
        <w:t>Cercignani M, Alexander DC. Optimal acquisition schemes for in vivo quantitative magnetization transfer MRI. Magn Reson Med 2006;56(4):803-810.</w:t>
      </w:r>
      <w:bookmarkEnd w:id="10"/>
    </w:p>
    <w:p w14:paraId="72EC18F6" w14:textId="77777777" w:rsidR="002757DB" w:rsidRPr="002757DB" w:rsidRDefault="002757DB" w:rsidP="002757DB">
      <w:pPr>
        <w:pStyle w:val="EndNoteBibliography"/>
        <w:spacing w:after="0"/>
        <w:ind w:left="720" w:hanging="720"/>
        <w:rPr>
          <w:noProof/>
        </w:rPr>
      </w:pPr>
      <w:bookmarkStart w:id="11" w:name="_ENREF_1_11"/>
      <w:r w:rsidRPr="002757DB">
        <w:rPr>
          <w:noProof/>
        </w:rPr>
        <w:t>11.</w:t>
      </w:r>
      <w:r w:rsidRPr="002757DB">
        <w:rPr>
          <w:noProof/>
        </w:rPr>
        <w:tab/>
        <w:t>Levesque IR, Sled JG, Pike GB. Iterative optimization method for design of quantitative magnetization transfer imaging experiments. Magn Reson Med 2011;66(3):635-643.</w:t>
      </w:r>
      <w:bookmarkEnd w:id="11"/>
    </w:p>
    <w:p w14:paraId="5D194AEB" w14:textId="77777777" w:rsidR="002757DB" w:rsidRPr="002757DB" w:rsidRDefault="002757DB" w:rsidP="002757DB">
      <w:pPr>
        <w:pStyle w:val="EndNoteBibliography"/>
        <w:spacing w:after="0"/>
        <w:ind w:left="720" w:hanging="720"/>
        <w:rPr>
          <w:noProof/>
        </w:rPr>
      </w:pPr>
      <w:bookmarkStart w:id="12" w:name="_ENREF_1_12"/>
      <w:r w:rsidRPr="002757DB">
        <w:rPr>
          <w:noProof/>
        </w:rPr>
        <w:t>12.</w:t>
      </w:r>
      <w:r w:rsidRPr="002757D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25EB629E" w14:textId="77777777" w:rsidR="002757DB" w:rsidRPr="002757DB" w:rsidRDefault="002757DB" w:rsidP="002757DB">
      <w:pPr>
        <w:pStyle w:val="EndNoteBibliography"/>
        <w:ind w:left="720" w:hanging="720"/>
        <w:rPr>
          <w:noProof/>
        </w:rPr>
      </w:pPr>
      <w:bookmarkStart w:id="13" w:name="_ENREF_1_13"/>
      <w:r w:rsidRPr="002757DB">
        <w:rPr>
          <w:noProof/>
        </w:rPr>
        <w:t>13.</w:t>
      </w:r>
      <w:r w:rsidRPr="002757DB">
        <w:rPr>
          <w:noProof/>
        </w:rPr>
        <w:tab/>
        <w:t>Lankford CL, Does MD. Propagation of error from parameter constraints in quantitative MRI: Example application of multiple spin echo T2 mapping. Magn Reson Med 2017.</w:t>
      </w:r>
      <w:bookmarkEnd w:id="13"/>
    </w:p>
    <w:p w14:paraId="5C19B559" w14:textId="17E777CB"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4"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4"/>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5"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15"/>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6" w:name="_Ref492993963"/>
      <w:bookmarkStart w:id="17" w:name="_Toc492904924"/>
      <w:bookmarkStart w:id="18" w:name="_Toc492904983"/>
      <w:bookmarkStart w:id="19" w:name="_Toc492905406"/>
      <w:bookmarkStart w:id="20" w:name="_Toc493360416"/>
      <w:bookmarkStart w:id="21" w:name="_Toc493373899"/>
      <w:bookmarkStart w:id="22" w:name="_Toc493505997"/>
      <w:bookmarkStart w:id="23" w:name="_Toc493750997"/>
      <w:bookmarkStart w:id="24"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16"/>
      <w:r>
        <w:t xml:space="preserve">. </w:t>
      </w:r>
      <w:bookmarkEnd w:id="17"/>
      <w:bookmarkEnd w:id="18"/>
      <w:bookmarkEnd w:id="19"/>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0"/>
      <w:bookmarkEnd w:id="21"/>
      <w:bookmarkEnd w:id="22"/>
      <w:bookmarkEnd w:id="23"/>
      <w:bookmarkEnd w:id="24"/>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5" w:name="_Ref492993971"/>
      <w:bookmarkStart w:id="26" w:name="_Toc492904925"/>
      <w:bookmarkStart w:id="27" w:name="_Toc492904984"/>
      <w:bookmarkStart w:id="28" w:name="_Toc492905407"/>
      <w:bookmarkStart w:id="29" w:name="_Toc493360417"/>
      <w:bookmarkStart w:id="30" w:name="_Toc493373900"/>
      <w:bookmarkStart w:id="31" w:name="_Toc493505998"/>
      <w:bookmarkStart w:id="32" w:name="_Toc493750998"/>
      <w:bookmarkStart w:id="33"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25"/>
      <w:r>
        <w:t xml:space="preserve">. </w:t>
      </w:r>
      <w:bookmarkEnd w:id="26"/>
      <w:bookmarkEnd w:id="27"/>
      <w:bookmarkEnd w:id="28"/>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9"/>
      <w:bookmarkEnd w:id="30"/>
      <w:bookmarkEnd w:id="31"/>
      <w:bookmarkEnd w:id="32"/>
      <w:bookmarkEnd w:id="33"/>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4" w:name="_Ref492994003"/>
      <w:bookmarkStart w:id="35" w:name="_Toc492905408"/>
      <w:bookmarkStart w:id="36" w:name="_Toc493360418"/>
      <w:bookmarkStart w:id="37" w:name="_Toc493373901"/>
      <w:bookmarkStart w:id="38" w:name="_Toc493505999"/>
      <w:bookmarkStart w:id="39" w:name="_Toc493750999"/>
      <w:bookmarkStart w:id="40"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4"/>
      <w:r>
        <w:t>.</w:t>
      </w:r>
      <w:r>
        <w:rPr>
          <w:b w:val="0"/>
        </w:rPr>
        <w:t xml:space="preserve"> </w:t>
      </w:r>
      <w:bookmarkEnd w:id="35"/>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36"/>
      <w:bookmarkEnd w:id="37"/>
      <w:bookmarkEnd w:id="38"/>
      <w:bookmarkEnd w:id="39"/>
      <w:bookmarkEnd w:id="4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1" w:name="_Ref492994018"/>
      <w:bookmarkStart w:id="42" w:name="_Toc492905409"/>
      <w:bookmarkStart w:id="43" w:name="_Toc493360419"/>
      <w:bookmarkStart w:id="44" w:name="_Toc493373902"/>
      <w:bookmarkStart w:id="45" w:name="_Toc493506000"/>
      <w:bookmarkStart w:id="46" w:name="_Toc493751000"/>
      <w:bookmarkStart w:id="47"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1"/>
      <w:r>
        <w:t>.</w:t>
      </w:r>
      <w:r>
        <w:rPr>
          <w:b w:val="0"/>
        </w:rPr>
        <w:t xml:space="preserve"> </w:t>
      </w:r>
      <w:bookmarkEnd w:id="4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3"/>
      <w:bookmarkEnd w:id="44"/>
      <w:bookmarkEnd w:id="45"/>
      <w:bookmarkEnd w:id="46"/>
      <w:bookmarkEnd w:id="47"/>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8" w:name="_Ref492994028"/>
      <w:bookmarkStart w:id="49" w:name="_Toc492905410"/>
      <w:bookmarkStart w:id="50" w:name="_Toc493360420"/>
      <w:bookmarkStart w:id="51" w:name="_Toc493373903"/>
      <w:bookmarkStart w:id="52" w:name="_Toc493506001"/>
      <w:bookmarkStart w:id="53" w:name="_Toc493751001"/>
      <w:bookmarkStart w:id="54"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48"/>
      <w:r>
        <w:t>.</w:t>
      </w:r>
      <w:r>
        <w:rPr>
          <w:b w:val="0"/>
        </w:rPr>
        <w:t xml:space="preserve"> </w:t>
      </w:r>
      <w:bookmarkEnd w:id="49"/>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0"/>
      <w:bookmarkEnd w:id="51"/>
      <w:bookmarkEnd w:id="52"/>
      <w:bookmarkEnd w:id="53"/>
      <w:bookmarkEnd w:id="54"/>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5" w:name="_Ref492994049"/>
      <w:bookmarkStart w:id="56" w:name="_Toc492905411"/>
      <w:bookmarkStart w:id="57" w:name="_Toc493360421"/>
      <w:bookmarkStart w:id="58" w:name="_Toc493373904"/>
      <w:bookmarkStart w:id="59" w:name="_Toc493506002"/>
      <w:bookmarkStart w:id="60" w:name="_Toc493751002"/>
      <w:bookmarkStart w:id="61"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55"/>
      <w:r>
        <w:t>.</w:t>
      </w:r>
      <w:r>
        <w:rPr>
          <w:b w:val="0"/>
        </w:rPr>
        <w:t xml:space="preserve"> </w:t>
      </w:r>
      <w:bookmarkEnd w:id="56"/>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7"/>
      <w:bookmarkEnd w:id="58"/>
      <w:bookmarkEnd w:id="59"/>
      <w:bookmarkEnd w:id="60"/>
      <w:bookmarkEnd w:id="61"/>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450E3C24" w:rsidR="00E3181D" w:rsidRPr="00E3181D" w:rsidRDefault="00E3181D" w:rsidP="00E3181D">
      <w:pPr>
        <w:pStyle w:val="Lgende"/>
        <w:rPr>
          <w:b w:val="0"/>
        </w:rPr>
      </w:pPr>
      <w:bookmarkStart w:id="62" w:name="_Ref492994059"/>
      <w:bookmarkStart w:id="63" w:name="_Toc492905412"/>
      <w:bookmarkStart w:id="64" w:name="_Toc493360422"/>
      <w:bookmarkStart w:id="65" w:name="_Toc493373905"/>
      <w:bookmarkStart w:id="66" w:name="_Toc493506003"/>
      <w:bookmarkStart w:id="67" w:name="_Toc493751003"/>
      <w:bookmarkStart w:id="68"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2"/>
      <w:r>
        <w:t>.</w:t>
      </w:r>
      <w:r>
        <w:rPr>
          <w:b w:val="0"/>
        </w:rPr>
        <w:t xml:space="preserve"> </w:t>
      </w:r>
      <w:bookmarkEnd w:id="63"/>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4"/>
      <w:bookmarkEnd w:id="65"/>
      <w:bookmarkEnd w:id="66"/>
      <w:bookmarkEnd w:id="67"/>
      <w:bookmarkEnd w:id="68"/>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BB8057" w14:textId="77777777" w:rsidR="00A771C1" w:rsidRDefault="00A771C1">
      <w:r>
        <w:separator/>
      </w:r>
    </w:p>
    <w:p w14:paraId="14377714" w14:textId="77777777" w:rsidR="00A771C1" w:rsidRDefault="00A771C1"/>
  </w:endnote>
  <w:endnote w:type="continuationSeparator" w:id="0">
    <w:p w14:paraId="61DB2ABC" w14:textId="77777777" w:rsidR="00A771C1" w:rsidRDefault="00A771C1">
      <w:r>
        <w:continuationSeparator/>
      </w:r>
    </w:p>
    <w:p w14:paraId="300351F4" w14:textId="77777777" w:rsidR="00A771C1" w:rsidRDefault="00A771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88790D" w:rsidRDefault="0088790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88790D" w:rsidRDefault="0088790D"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88790D" w:rsidRDefault="0088790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A4EDC">
      <w:rPr>
        <w:rStyle w:val="Numrodepage"/>
        <w:noProof/>
      </w:rPr>
      <w:t>1</w:t>
    </w:r>
    <w:r>
      <w:rPr>
        <w:rStyle w:val="Numrodepage"/>
      </w:rPr>
      <w:fldChar w:fldCharType="end"/>
    </w:r>
  </w:p>
  <w:p w14:paraId="74D1FFB5" w14:textId="77777777" w:rsidR="0088790D" w:rsidRPr="00480E6C" w:rsidRDefault="0088790D"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88790D" w:rsidRPr="00480E6C" w:rsidRDefault="0088790D"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34101" w14:textId="77777777" w:rsidR="00A771C1" w:rsidRDefault="00A771C1">
      <w:r>
        <w:separator/>
      </w:r>
    </w:p>
    <w:p w14:paraId="1AB1883A" w14:textId="77777777" w:rsidR="00A771C1" w:rsidRDefault="00A771C1"/>
  </w:footnote>
  <w:footnote w:type="continuationSeparator" w:id="0">
    <w:p w14:paraId="1D208D52" w14:textId="77777777" w:rsidR="00A771C1" w:rsidRDefault="00A771C1">
      <w:r>
        <w:continuationSeparator/>
      </w:r>
    </w:p>
    <w:p w14:paraId="04DA34D8" w14:textId="77777777" w:rsidR="00A771C1" w:rsidRDefault="00A771C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item&gt;8256&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102DE"/>
    <w:rsid w:val="00111FDF"/>
    <w:rsid w:val="001128E1"/>
    <w:rsid w:val="00112EF5"/>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1050"/>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619"/>
    <w:rsid w:val="00215D4A"/>
    <w:rsid w:val="00215E77"/>
    <w:rsid w:val="00217D5D"/>
    <w:rsid w:val="00221D0E"/>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5524"/>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4EDC"/>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3106"/>
    <w:rsid w:val="003E4371"/>
    <w:rsid w:val="003E4AEA"/>
    <w:rsid w:val="003E559C"/>
    <w:rsid w:val="003E770D"/>
    <w:rsid w:val="003F03D2"/>
    <w:rsid w:val="003F1E8F"/>
    <w:rsid w:val="003F3427"/>
    <w:rsid w:val="003F36EC"/>
    <w:rsid w:val="003F5CF3"/>
    <w:rsid w:val="003F72EB"/>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394B"/>
    <w:rsid w:val="00524A1D"/>
    <w:rsid w:val="00525AC9"/>
    <w:rsid w:val="005266EA"/>
    <w:rsid w:val="00526854"/>
    <w:rsid w:val="00527219"/>
    <w:rsid w:val="0052728A"/>
    <w:rsid w:val="005306FD"/>
    <w:rsid w:val="00531099"/>
    <w:rsid w:val="00533245"/>
    <w:rsid w:val="00534E4B"/>
    <w:rsid w:val="00541C7D"/>
    <w:rsid w:val="005421E8"/>
    <w:rsid w:val="005424E6"/>
    <w:rsid w:val="00542B89"/>
    <w:rsid w:val="00544459"/>
    <w:rsid w:val="0054650F"/>
    <w:rsid w:val="005509DD"/>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403A4"/>
    <w:rsid w:val="00640880"/>
    <w:rsid w:val="00641599"/>
    <w:rsid w:val="006424B3"/>
    <w:rsid w:val="00643042"/>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CF5"/>
    <w:rsid w:val="006E68E8"/>
    <w:rsid w:val="006F06DA"/>
    <w:rsid w:val="006F4415"/>
    <w:rsid w:val="006F47AB"/>
    <w:rsid w:val="006F7777"/>
    <w:rsid w:val="00704240"/>
    <w:rsid w:val="007049B1"/>
    <w:rsid w:val="00704CC8"/>
    <w:rsid w:val="0070527C"/>
    <w:rsid w:val="00706DA1"/>
    <w:rsid w:val="00706F66"/>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18DB"/>
    <w:rsid w:val="00873ACB"/>
    <w:rsid w:val="00873BC6"/>
    <w:rsid w:val="00875011"/>
    <w:rsid w:val="0087741D"/>
    <w:rsid w:val="008815A0"/>
    <w:rsid w:val="008817A2"/>
    <w:rsid w:val="008819DA"/>
    <w:rsid w:val="008840FE"/>
    <w:rsid w:val="0088489E"/>
    <w:rsid w:val="008856A8"/>
    <w:rsid w:val="00886641"/>
    <w:rsid w:val="008867C2"/>
    <w:rsid w:val="00886E01"/>
    <w:rsid w:val="00887377"/>
    <w:rsid w:val="0088790D"/>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553A"/>
    <w:rsid w:val="00A45C7F"/>
    <w:rsid w:val="00A47E15"/>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1C1"/>
    <w:rsid w:val="00A7730C"/>
    <w:rsid w:val="00A80056"/>
    <w:rsid w:val="00A80921"/>
    <w:rsid w:val="00A81BC5"/>
    <w:rsid w:val="00A82A7C"/>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5B72"/>
    <w:rsid w:val="00BA5C6C"/>
    <w:rsid w:val="00BA61BB"/>
    <w:rsid w:val="00BA64A7"/>
    <w:rsid w:val="00BB3CDF"/>
    <w:rsid w:val="00BB4B0A"/>
    <w:rsid w:val="00BB4D66"/>
    <w:rsid w:val="00BC1071"/>
    <w:rsid w:val="00BC189A"/>
    <w:rsid w:val="00BC2195"/>
    <w:rsid w:val="00BC2431"/>
    <w:rsid w:val="00BC277F"/>
    <w:rsid w:val="00BC2B94"/>
    <w:rsid w:val="00BC7113"/>
    <w:rsid w:val="00BC71F5"/>
    <w:rsid w:val="00BD094B"/>
    <w:rsid w:val="00BD1496"/>
    <w:rsid w:val="00BD1F3C"/>
    <w:rsid w:val="00BD3594"/>
    <w:rsid w:val="00BD3ED6"/>
    <w:rsid w:val="00BD426E"/>
    <w:rsid w:val="00BD57C4"/>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F13012-7D45-D142-A460-0BEC90DC7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8</Pages>
  <Words>7856</Words>
  <Characters>43212</Characters>
  <Application>Microsoft Macintosh Word</Application>
  <DocSecurity>0</DocSecurity>
  <Lines>360</Lines>
  <Paragraphs>101</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50967</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22</cp:revision>
  <cp:lastPrinted>2016-10-18T17:19:00Z</cp:lastPrinted>
  <dcterms:created xsi:type="dcterms:W3CDTF">2017-09-21T12:03:00Z</dcterms:created>
  <dcterms:modified xsi:type="dcterms:W3CDTF">2017-09-27T14:20:00Z</dcterms:modified>
</cp:coreProperties>
</file>